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bookmarkStart w:id="0" w:name="_GoBack"/>
      <w:bookmarkEnd w:id="0"/>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384A416F"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t>
      </w:r>
      <w:r w:rsidR="005D6448">
        <w:rPr>
          <w:rFonts w:ascii="Times New Roman" w:hAnsi="Times New Roman" w:cs="Times New Roman"/>
          <w:sz w:val="24"/>
          <w:szCs w:val="24"/>
        </w:rPr>
        <w:t>are</w:t>
      </w:r>
      <w:r w:rsidR="00BB0B43" w:rsidRPr="00794D8C">
        <w:rPr>
          <w:rFonts w:ascii="Times New Roman" w:hAnsi="Times New Roman" w:cs="Times New Roman"/>
          <w:sz w:val="24"/>
          <w:szCs w:val="24"/>
        </w:rPr>
        <w:t xml:space="preserve"> tested separately and </w:t>
      </w:r>
      <w:r w:rsidR="00735036" w:rsidRPr="00794D8C">
        <w:rPr>
          <w:rFonts w:ascii="Times New Roman" w:hAnsi="Times New Roman" w:cs="Times New Roman"/>
          <w:sz w:val="24"/>
          <w:szCs w:val="24"/>
        </w:rPr>
        <w:t>produce</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w:t>
      </w:r>
      <w:r w:rsidR="00BB0B43" w:rsidRPr="00794D8C">
        <w:rPr>
          <w:rFonts w:ascii="Times New Roman" w:hAnsi="Times New Roman" w:cs="Times New Roman"/>
          <w:sz w:val="24"/>
          <w:szCs w:val="24"/>
        </w:rPr>
        <w:lastRenderedPageBreak/>
        <w:t>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t>
      </w:r>
      <w:r w:rsidR="001F28BB">
        <w:rPr>
          <w:rFonts w:ascii="Times New Roman" w:hAnsi="Times New Roman" w:cs="Times New Roman"/>
          <w:sz w:val="24"/>
          <w:szCs w:val="24"/>
        </w:rPr>
        <w:t xml:space="preserve">water retention in </w:t>
      </w:r>
      <w:r w:rsidR="00843484" w:rsidRPr="00794D8C">
        <w:rPr>
          <w:rFonts w:ascii="Times New Roman" w:hAnsi="Times New Roman" w:cs="Times New Roman"/>
          <w:sz w:val="24"/>
          <w:szCs w:val="24"/>
        </w:rPr>
        <w:t xml:space="preserve">urban streams </w:t>
      </w:r>
      <w:r w:rsidR="001F28BB">
        <w:rPr>
          <w:rFonts w:ascii="Times New Roman" w:hAnsi="Times New Roman" w:cs="Times New Roman"/>
          <w:sz w:val="24"/>
          <w:szCs w:val="24"/>
        </w:rPr>
        <w:t xml:space="preserve">and receiving waters such as </w:t>
      </w:r>
      <w:r w:rsidR="00843484" w:rsidRPr="00794D8C">
        <w:rPr>
          <w:rFonts w:ascii="Times New Roman" w:hAnsi="Times New Roman" w:cs="Times New Roman"/>
          <w:sz w:val="24"/>
          <w:szCs w:val="24"/>
        </w:rPr>
        <w:t>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 xml:space="preserve">our approach </w:t>
      </w:r>
      <w:r w:rsidR="001F28BB">
        <w:rPr>
          <w:rFonts w:ascii="Times New Roman" w:hAnsi="Times New Roman" w:cs="Times New Roman"/>
          <w:sz w:val="24"/>
          <w:szCs w:val="24"/>
        </w:rPr>
        <w:t>is likely</w:t>
      </w:r>
      <w:r w:rsidR="00B37F09">
        <w:rPr>
          <w:rFonts w:ascii="Times New Roman" w:hAnsi="Times New Roman" w:cs="Times New Roman"/>
          <w:sz w:val="24"/>
          <w:szCs w:val="24"/>
        </w:rPr>
        <w:t xml:space="preserve"> applicable in other metropolitan areas</w:t>
      </w:r>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74C2456A" w:rsidR="00C65E2C"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60D3E">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pages&gt;368-379&lt;/pages&gt;&lt;volume&gt;109&lt;/volume&gt;&lt;number&gt;November 2018&lt;/number&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gt;&lt;Author&gt;Hoghooghi&lt;/Author&gt;&lt;Year&gt;2018&lt;/Year&gt;&lt;RecNum&gt;4&lt;/RecNum&gt;&lt;DisplayText&gt;(Hoghooghi et al., 2018; Lee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Lee&lt;/Author&gt;&lt;Year&gt;2018&lt;/Year&gt;&lt;RecNum&gt;41&lt;/RecNum&gt;&lt;record&gt;&lt;rec-number&gt;41&lt;/rec-number&gt;&lt;foreign-keys&gt;&lt;key app="EN" db-id="vxswrvz902xafmet90nv2wrlvesvv0zrsd99" timestamp="1583173855"&gt;41&lt;/key&gt;&lt;/foreign-keys&gt;&lt;ref-type name="Journal Article"&gt;17&lt;/ref-type&gt;&lt;contributors&gt;&lt;authors&gt;&lt;author&gt;Lee, Joong Gwang&lt;/author&gt;&lt;author&gt;Nietch, Christopher T&lt;/author&gt;&lt;author&gt;Panguluri, Srinivas&lt;/author&gt;&lt;/authors&gt;&lt;/contributors&gt;&lt;titles&gt;&lt;title&gt;Drainage area characterization for evaluating green infrastructure using the Storm Water Management Model&lt;/title&gt;&lt;secondary-title&gt;Hydrology and earth system sciences&lt;/secondary-title&gt;&lt;/titles&gt;&lt;periodical&gt;&lt;full-title&gt;Hydrology and earth system sciences&lt;/full-title&gt;&lt;/periodical&gt;&lt;pages&gt;2615&lt;/pages&gt;&lt;volume&gt;22&lt;/volume&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1F28BB">
        <w:rPr>
          <w:rFonts w:ascii="Times New Roman" w:hAnsi="Times New Roman" w:cs="Times New Roman"/>
          <w:noProof/>
          <w:sz w:val="24"/>
          <w:szCs w:val="24"/>
        </w:rPr>
        <w:t>(Hoghooghi et al., 2018; Lee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w:t>
      </w:r>
      <w:r w:rsidR="005D6448">
        <w:rPr>
          <w:rFonts w:ascii="Times New Roman" w:hAnsi="Times New Roman" w:cs="Times New Roman"/>
          <w:sz w:val="24"/>
          <w:szCs w:val="24"/>
        </w:rPr>
        <w:t>an</w:t>
      </w:r>
      <w:r w:rsidR="00C65E2C" w:rsidRPr="00794D8C">
        <w:rPr>
          <w:rFonts w:ascii="Times New Roman" w:hAnsi="Times New Roman" w:cs="Times New Roman"/>
          <w:sz w:val="24"/>
          <w:szCs w:val="24"/>
        </w:rPr>
        <w:t xml:space="preserve"> environmental system as a series of equations that </w:t>
      </w:r>
      <w:r w:rsidR="005D6448">
        <w:rPr>
          <w:rFonts w:ascii="Times New Roman" w:hAnsi="Times New Roman" w:cs="Times New Roman"/>
          <w:sz w:val="24"/>
          <w:szCs w:val="24"/>
        </w:rPr>
        <w:t>evolve a set of state variables</w:t>
      </w:r>
      <w:r w:rsidR="00C65E2C"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Bicknell&lt;/Author&gt;&lt;Year&gt;1997&lt;/Year&gt;&lt;RecNum&gt;9&lt;/RecNum&gt;&lt;DisplayText&gt;(Bicknell et al., 1997)&lt;/DisplayText&gt;&lt;record&gt;&lt;rec-number&gt;9&lt;/rec-number&gt;&lt;foreign-keys&gt;&lt;key app="EN" db-id="vxswrvz902xafmet90nv2wrlvesvv0zrsd99" timestamp="1546295779"&gt;9&lt;/key&gt;&lt;/foreign-keys&gt;&lt;ref-type name="Government Document"&gt;46&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version 11&lt;/title&gt;&lt;/titles&gt;&lt;volume&gt;EPA/600/R-97/080&lt;/volume&gt;&lt;dates&gt;&lt;year&gt;1997&lt;/year&gt;&lt;/dates&gt;&lt;pub-location&gt;Athens, GA, USA&lt;/pub-location&gt;&lt;publisher&gt;U.S. Environmental Protection Agency, National Exposure Research Laboratory&lt;/publisher&gt;&lt;urls&gt;&lt;/urls&gt;&lt;/record&gt;&lt;/Cite&gt;&lt;/EndNote&gt;</w:instrText>
      </w:r>
      <w:r w:rsidR="00F7038F" w:rsidRPr="00794D8C">
        <w:rPr>
          <w:rFonts w:ascii="Times New Roman" w:hAnsi="Times New Roman" w:cs="Times New Roman"/>
          <w:sz w:val="24"/>
          <w:szCs w:val="24"/>
        </w:rPr>
        <w:fldChar w:fldCharType="separate"/>
      </w:r>
      <w:r w:rsidR="00560D3E">
        <w:rPr>
          <w:rFonts w:ascii="Times New Roman" w:hAnsi="Times New Roman" w:cs="Times New Roman"/>
          <w:noProof/>
          <w:sz w:val="24"/>
          <w:szCs w:val="24"/>
        </w:rPr>
        <w:t>(Bicknell et al., 1997)</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Journal Article"&gt;17&lt;/ref-type&gt;&lt;contributors&gt;&lt;authors&gt;&lt;author&gt;Rossman, Lewis A&lt;/author&gt;&lt;/authors&gt;&lt;/contributors&gt;&lt;titles&gt;&lt;title&gt;Storm Water Management Model User&amp;apos;s Manual Version 5.0&lt;/title&gt;&lt;secondary-title&gt;U.S. Environmental Protection Agency, Washington, DC, EPA/EPA/600/R-05/040&lt;/secondary-title&gt;&lt;/titles&gt;&lt;periodical&gt;&lt;full-title&gt;U.S. Environmental Protection Agency, Washington, DC, EPA/EPA/600/R-05/040&lt;/full-title&gt;&lt;/periodical&gt;&lt;dates&gt;&lt;year&gt;2010&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t xml:space="preserve">basins </w:t>
      </w:r>
      <w:r w:rsidR="007F6881" w:rsidRPr="00794D8C">
        <w:rPr>
          <w:rFonts w:ascii="Times New Roman" w:hAnsi="Times New Roman" w:cs="Times New Roman"/>
          <w:sz w:val="24"/>
          <w:szCs w:val="24"/>
        </w:rPr>
        <w:lastRenderedPageBreak/>
        <w:t>(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r w:rsidR="005D6448">
        <w:rPr>
          <w:rFonts w:ascii="Times New Roman" w:hAnsi="Times New Roman" w:cs="Times New Roman"/>
          <w:sz w:val="24"/>
          <w:szCs w:val="24"/>
        </w:rPr>
        <w:t>enable</w:t>
      </w:r>
      <w:r w:rsidR="0095335C" w:rsidRPr="00794D8C">
        <w:rPr>
          <w:rFonts w:ascii="Times New Roman" w:hAnsi="Times New Roman" w:cs="Times New Roman"/>
          <w:sz w:val="24"/>
          <w:szCs w:val="24"/>
        </w:rPr>
        <w:t xml:space="preserve">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p>
    <w:p w14:paraId="1DCEFBDC" w14:textId="65E0D84F"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762DF2F" w:rsidR="00053EBB" w:rsidRPr="00794D8C" w:rsidRDefault="0048158E"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w:t>
      </w:r>
      <w:r w:rsidRPr="00794D8C">
        <w:rPr>
          <w:rFonts w:ascii="Times New Roman" w:hAnsi="Times New Roman" w:cs="Times New Roman"/>
          <w:sz w:val="24"/>
          <w:szCs w:val="24"/>
        </w:rPr>
        <w:lastRenderedPageBreak/>
        <w:t xml:space="preserve">scales. </w:t>
      </w:r>
      <w:r w:rsidR="000B104A" w:rsidRPr="00794D8C">
        <w:rPr>
          <w:rFonts w:ascii="Times New Roman" w:hAnsi="Times New Roman" w:cs="Times New Roman"/>
          <w:sz w:val="24"/>
          <w:szCs w:val="24"/>
        </w:rPr>
        <w:t>In this paper, we model watershed-scale hydrologic discharge for four urban watersheds 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1D1EA784"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 xml:space="preserve">offs for </w:t>
      </w:r>
      <w:r w:rsidR="00F80D09" w:rsidRPr="00F80D09">
        <w:rPr>
          <w:rFonts w:ascii="Times New Roman" w:hAnsi="Times New Roman" w:cs="Times New Roman"/>
          <w:sz w:val="24"/>
          <w:szCs w:val="24"/>
        </w:rPr>
        <w:lastRenderedPageBreak/>
        <w:t>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 </w:instrText>
      </w:r>
      <w:r w:rsidR="004773CB">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DATA </w:instrText>
      </w:r>
      <w:r w:rsidR="004773CB">
        <w:rPr>
          <w:rFonts w:ascii="Times New Roman" w:hAnsi="Times New Roman" w:cs="Times New Roman"/>
          <w:sz w:val="24"/>
          <w:szCs w:val="24"/>
        </w:rPr>
      </w:r>
      <w:r w:rsidR="004773CB">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7246AA6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 xml:space="preserve">four distinct urban watersheds within the greater Seattl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1DF5DDD"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w:t>
      </w:r>
      <w:r w:rsidR="00084F49" w:rsidRPr="00307122">
        <w:rPr>
          <w:rFonts w:ascii="Times New Roman" w:hAnsi="Times New Roman" w:cs="Times New Roman"/>
          <w:sz w:val="24"/>
          <w:szCs w:val="24"/>
          <w:highlight w:val="yellow"/>
        </w:rPr>
        <w:t xml:space="preserve">as derived from the 1-m land use/ land cover data obtained from </w:t>
      </w:r>
      <w:r w:rsidR="00100624" w:rsidRPr="00307122">
        <w:rPr>
          <w:rFonts w:ascii="Times New Roman" w:hAnsi="Times New Roman" w:cs="Times New Roman"/>
          <w:sz w:val="24"/>
          <w:szCs w:val="24"/>
          <w:highlight w:val="yellow"/>
        </w:rPr>
        <w:t>the University of Washington</w:t>
      </w:r>
      <w:r w:rsidR="003A15D2" w:rsidRPr="00307122">
        <w:rPr>
          <w:rFonts w:ascii="Times New Roman" w:hAnsi="Times New Roman" w:cs="Times New Roman"/>
          <w:sz w:val="24"/>
          <w:szCs w:val="24"/>
          <w:highlight w:val="yellow"/>
        </w:rPr>
        <w:t xml:space="preserve"> (source?)</w:t>
      </w:r>
      <w:r w:rsidR="00084F49" w:rsidRPr="00307122">
        <w:rPr>
          <w:rFonts w:ascii="Times New Roman" w:hAnsi="Times New Roman" w:cs="Times New Roman"/>
          <w:sz w:val="24"/>
          <w:szCs w:val="24"/>
          <w:highlight w:val="yellow"/>
        </w:rPr>
        <w:t>.</w:t>
      </w:r>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proofErr w:type="gramStart"/>
      <w:r w:rsidR="00135CA7" w:rsidRPr="00794D8C">
        <w:rPr>
          <w:rFonts w:ascii="Times New Roman" w:hAnsi="Times New Roman" w:cs="Times New Roman"/>
          <w:sz w:val="24"/>
          <w:szCs w:val="24"/>
        </w:rPr>
        <w:t>is located in</w:t>
      </w:r>
      <w:proofErr w:type="gramEnd"/>
      <w:r w:rsidR="00135CA7" w:rsidRPr="00794D8C">
        <w:rPr>
          <w:rFonts w:ascii="Times New Roman" w:hAnsi="Times New Roman" w:cs="Times New Roman"/>
          <w:sz w:val="24"/>
          <w:szCs w:val="24"/>
        </w:rPr>
        <w:t xml:space="preserve">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proofErr w:type="gramStart"/>
      <w:r w:rsidR="0022531B" w:rsidRPr="00794D8C">
        <w:rPr>
          <w:rFonts w:ascii="Times New Roman" w:hAnsi="Times New Roman" w:cs="Times New Roman"/>
          <w:sz w:val="24"/>
          <w:szCs w:val="24"/>
        </w:rPr>
        <w:t>is located in</w:t>
      </w:r>
      <w:proofErr w:type="gramEnd"/>
      <w:r w:rsidR="0022531B" w:rsidRPr="00794D8C">
        <w:rPr>
          <w:rFonts w:ascii="Times New Roman" w:hAnsi="Times New Roman" w:cs="Times New Roman"/>
          <w:sz w:val="24"/>
          <w:szCs w:val="24"/>
        </w:rPr>
        <w:t xml:space="preserve">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w:t>
      </w:r>
      <w:r w:rsidR="00693339" w:rsidRPr="00794D8C">
        <w:rPr>
          <w:rFonts w:ascii="Times New Roman" w:hAnsi="Times New Roman" w:cs="Times New Roman"/>
          <w:sz w:val="24"/>
          <w:szCs w:val="24"/>
        </w:rPr>
        <w:lastRenderedPageBreak/>
        <w:t xml:space="preserve">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09FBFD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 </w:instrText>
      </w:r>
      <w:r w:rsidR="00441CD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DATA </w:instrText>
      </w:r>
      <w:r w:rsidR="00441CDC">
        <w:rPr>
          <w:rFonts w:ascii="Times New Roman" w:hAnsi="Times New Roman" w:cs="Times New Roman"/>
          <w:sz w:val="24"/>
          <w:szCs w:val="24"/>
        </w:rPr>
      </w:r>
      <w:r w:rsidR="00441CDC">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E78764D"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w:t>
      </w:r>
      <w:r w:rsidRPr="00794D8C">
        <w:rPr>
          <w:rFonts w:ascii="Times New Roman" w:hAnsi="Times New Roman" w:cs="Times New Roman"/>
          <w:sz w:val="24"/>
          <w:szCs w:val="24"/>
        </w:rPr>
        <w:lastRenderedPageBreak/>
        <w:t xml:space="preserve">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1507F19"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proofErr w:type="gramStart"/>
      <w:r w:rsidRPr="00794D8C">
        <w:rPr>
          <w:rFonts w:ascii="Times New Roman" w:hAnsi="Times New Roman" w:cs="Times New Roman"/>
          <w:sz w:val="24"/>
          <w:szCs w:val="24"/>
        </w:rPr>
        <w:t>A number of</w:t>
      </w:r>
      <w:proofErr w:type="gramEnd"/>
      <w:r w:rsidRPr="00794D8C">
        <w:rPr>
          <w:rFonts w:ascii="Times New Roman" w:hAnsi="Times New Roman" w:cs="Times New Roman"/>
          <w:sz w:val="24"/>
          <w:szCs w:val="24"/>
        </w:rPr>
        <w:t xml:space="preserve">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225BC6DF"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3A9AA931" w:rsidR="00A26CED" w:rsidRPr="00794D8C" w:rsidRDefault="00CF31B8" w:rsidP="00794D8C">
      <w:pPr>
        <w:spacing w:line="480" w:lineRule="auto"/>
        <w:ind w:firstLine="720"/>
        <w:rPr>
          <w:rFonts w:ascii="Times New Roman" w:hAnsi="Times New Roman" w:cs="Times New Roman"/>
          <w:sz w:val="24"/>
          <w:szCs w:val="24"/>
        </w:rPr>
      </w:pPr>
      <w:r w:rsidRPr="00307122">
        <w:rPr>
          <w:rFonts w:ascii="Times New Roman" w:hAnsi="Times New Roman" w:cs="Times New Roman"/>
          <w:sz w:val="24"/>
          <w:szCs w:val="24"/>
          <w:highlight w:val="yellow"/>
        </w:rPr>
        <w:t>L</w:t>
      </w:r>
      <w:r w:rsidR="00A26CED" w:rsidRPr="00307122">
        <w:rPr>
          <w:rFonts w:ascii="Times New Roman" w:hAnsi="Times New Roman" w:cs="Times New Roman"/>
          <w:sz w:val="24"/>
          <w:szCs w:val="24"/>
          <w:highlight w:val="yellow"/>
        </w:rPr>
        <w:t xml:space="preserve">and use data were acquired from the </w:t>
      </w:r>
      <w:r w:rsidRPr="00307122">
        <w:rPr>
          <w:rFonts w:ascii="Times New Roman" w:hAnsi="Times New Roman" w:cs="Times New Roman"/>
          <w:sz w:val="24"/>
          <w:szCs w:val="24"/>
          <w:highlight w:val="yellow"/>
        </w:rPr>
        <w:t>University of Washington</w:t>
      </w:r>
      <w:r w:rsidR="00D54DAF" w:rsidRPr="00307122">
        <w:rPr>
          <w:rFonts w:ascii="Times New Roman" w:hAnsi="Times New Roman" w:cs="Times New Roman"/>
          <w:sz w:val="24"/>
          <w:szCs w:val="24"/>
          <w:highlight w:val="yellow"/>
        </w:rPr>
        <w:t>’s Remote Sensing &amp; Geospatial Analysis Laboratory</w:t>
      </w:r>
      <w:r w:rsidR="00A26CED" w:rsidRPr="00307122">
        <w:rPr>
          <w:rFonts w:ascii="Times New Roman" w:hAnsi="Times New Roman" w:cs="Times New Roman"/>
          <w:sz w:val="24"/>
          <w:szCs w:val="24"/>
          <w:highlight w:val="yellow"/>
        </w:rPr>
        <w:t xml:space="preserve"> (Table 2)</w:t>
      </w:r>
      <w:r w:rsidR="00D54DAF" w:rsidRPr="00307122">
        <w:rPr>
          <w:rFonts w:ascii="Times New Roman" w:hAnsi="Times New Roman" w:cs="Times New Roman"/>
          <w:sz w:val="24"/>
          <w:szCs w:val="24"/>
          <w:highlight w:val="yellow"/>
        </w:rPr>
        <w:t xml:space="preserve"> and consisted of 1</w:t>
      </w:r>
      <w:r w:rsidR="00D06476" w:rsidRPr="00307122">
        <w:rPr>
          <w:rFonts w:ascii="Times New Roman" w:hAnsi="Times New Roman" w:cs="Times New Roman"/>
          <w:sz w:val="24"/>
          <w:szCs w:val="24"/>
          <w:highlight w:val="yellow"/>
        </w:rPr>
        <w:t>-</w:t>
      </w:r>
      <w:r w:rsidR="00A26CED" w:rsidRPr="00307122">
        <w:rPr>
          <w:rFonts w:ascii="Times New Roman" w:hAnsi="Times New Roman" w:cs="Times New Roman"/>
          <w:sz w:val="24"/>
          <w:szCs w:val="24"/>
          <w:highlight w:val="yellow"/>
        </w:rPr>
        <w:t>m land use land cover dat</w:t>
      </w:r>
      <w:r w:rsidR="00D54DAF" w:rsidRPr="00307122">
        <w:rPr>
          <w:rFonts w:ascii="Times New Roman" w:hAnsi="Times New Roman" w:cs="Times New Roman"/>
          <w:sz w:val="24"/>
          <w:szCs w:val="24"/>
          <w:highlight w:val="yellow"/>
        </w:rPr>
        <w:t>a across the Seattle metropolitan area (</w:t>
      </w:r>
      <w:r w:rsidR="00A26CED" w:rsidRPr="00307122">
        <w:rPr>
          <w:rFonts w:ascii="Times New Roman" w:hAnsi="Times New Roman" w:cs="Times New Roman"/>
          <w:sz w:val="24"/>
          <w:szCs w:val="24"/>
          <w:highlight w:val="yellow"/>
        </w:rPr>
        <w:t>Table</w:t>
      </w:r>
      <w:r w:rsidR="00D06476" w:rsidRPr="00307122">
        <w:rPr>
          <w:rFonts w:ascii="Times New Roman" w:hAnsi="Times New Roman" w:cs="Times New Roman"/>
          <w:sz w:val="24"/>
          <w:szCs w:val="24"/>
          <w:highlight w:val="yellow"/>
        </w:rPr>
        <w:t>s</w:t>
      </w:r>
      <w:r w:rsidR="00A26CED" w:rsidRPr="00307122">
        <w:rPr>
          <w:rFonts w:ascii="Times New Roman" w:hAnsi="Times New Roman" w:cs="Times New Roman"/>
          <w:sz w:val="24"/>
          <w:szCs w:val="24"/>
          <w:highlight w:val="yellow"/>
        </w:rPr>
        <w:t xml:space="preserve"> 1</w:t>
      </w:r>
      <w:r w:rsidR="00D06476" w:rsidRPr="00307122">
        <w:rPr>
          <w:rFonts w:ascii="Times New Roman" w:hAnsi="Times New Roman" w:cs="Times New Roman"/>
          <w:sz w:val="24"/>
          <w:szCs w:val="24"/>
          <w:highlight w:val="yellow"/>
        </w:rPr>
        <w:t>-2</w:t>
      </w:r>
      <w:r w:rsidR="00A26CED" w:rsidRPr="00307122">
        <w:rPr>
          <w:rFonts w:ascii="Times New Roman" w:hAnsi="Times New Roman" w:cs="Times New Roman"/>
          <w:sz w:val="24"/>
          <w:szCs w:val="24"/>
          <w:highlight w:val="yellow"/>
        </w:rPr>
        <w:t>)</w:t>
      </w:r>
      <w:r w:rsidR="00D54DAF" w:rsidRPr="00307122">
        <w:rPr>
          <w:rFonts w:ascii="Times New Roman" w:hAnsi="Times New Roman" w:cs="Times New Roman"/>
          <w:sz w:val="24"/>
          <w:szCs w:val="24"/>
          <w:highlight w:val="yellow"/>
        </w:rPr>
        <w:t>.</w:t>
      </w:r>
      <w:r w:rsidR="00D54DAF" w:rsidRPr="00794D8C">
        <w:rPr>
          <w:rFonts w:ascii="Times New Roman" w:hAnsi="Times New Roman" w:cs="Times New Roman"/>
          <w:sz w:val="24"/>
          <w:szCs w:val="24"/>
        </w:rPr>
        <w:t xml:space="preserve"> 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 xml:space="preserve">(Python Software Foundation, </w:t>
      </w:r>
      <w:r w:rsidR="00502D97">
        <w:rPr>
          <w:rFonts w:ascii="Times New Roman" w:hAnsi="Times New Roman" w:cs="Times New Roman"/>
          <w:noProof/>
          <w:sz w:val="24"/>
          <w:szCs w:val="24"/>
        </w:rPr>
        <w:lastRenderedPageBreak/>
        <w:t>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786849C8"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753052ED"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 semi-automatic calibration tool called MOEA-VELMA was used to tune VELMA’s calibration parameters in order to match simulated discharge with 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Taylor</w:t>
      </w:r>
      <w:r w:rsidRPr="00794D8C">
        <w:rPr>
          <w:rFonts w:ascii="Times New Roman" w:hAnsi="Times New Roman" w:cs="Times New Roman"/>
          <w:sz w:val="24"/>
          <w:szCs w:val="24"/>
        </w:rPr>
        <w:t xml:space="preserve"> Creek was chosen because it was the smallest watershed</w:t>
      </w:r>
      <w:r w:rsidR="00195E5A">
        <w:rPr>
          <w:rFonts w:ascii="Times New Roman" w:hAnsi="Times New Roman" w:cs="Times New Roman"/>
          <w:sz w:val="24"/>
          <w:szCs w:val="24"/>
        </w:rPr>
        <w:t xml:space="preserve"> and therefore produced the fastest computational runtime,</w:t>
      </w:r>
      <w:r w:rsidRPr="00794D8C">
        <w:rPr>
          <w:rFonts w:ascii="Times New Roman" w:hAnsi="Times New Roman" w:cs="Times New Roman"/>
          <w:sz w:val="24"/>
          <w:szCs w:val="24"/>
        </w:rPr>
        <w:t xml:space="preserve"> and</w:t>
      </w:r>
      <w:r w:rsidR="00195E5A">
        <w:rPr>
          <w:rFonts w:ascii="Times New Roman" w:hAnsi="Times New Roman" w:cs="Times New Roman"/>
          <w:sz w:val="24"/>
          <w:szCs w:val="24"/>
        </w:rPr>
        <w:t xml:space="preserve"> it</w:t>
      </w:r>
      <w:r w:rsidR="00717632">
        <w:rPr>
          <w:rFonts w:ascii="Times New Roman" w:hAnsi="Times New Roman" w:cs="Times New Roman"/>
          <w:sz w:val="24"/>
          <w:szCs w:val="24"/>
        </w:rPr>
        <w:t xml:space="preserve"> also</w:t>
      </w:r>
      <w:r w:rsidRPr="00794D8C">
        <w:rPr>
          <w:rFonts w:ascii="Times New Roman" w:hAnsi="Times New Roman" w:cs="Times New Roman"/>
          <w:sz w:val="24"/>
          <w:szCs w:val="24"/>
        </w:rPr>
        <w:t xml:space="preserve"> had the longest period of observed hydrologic data available.</w:t>
      </w:r>
    </w:p>
    <w:p w14:paraId="747C9B38" w14:textId="5FEB2425"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4B67FADA"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lastRenderedPageBreak/>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433C42E7"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scenarios.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6A7CF2EA"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0CCD84DD"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A04D95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1"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1"/>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0FF0A3A4"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lastRenderedPageBreak/>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 xml:space="preserve">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38118743"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to the improper characterization of flow in Pipers Creek using calibration parameters from Taylor Creek. A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w:t>
      </w:r>
      <w:r w:rsidR="009D46BB">
        <w:rPr>
          <w:rFonts w:ascii="Times New Roman" w:hAnsi="Times New Roman" w:cs="Times New Roman"/>
          <w:bCs/>
          <w:sz w:val="24"/>
          <w:szCs w:val="24"/>
        </w:rPr>
        <w:lastRenderedPageBreak/>
        <w:t xml:space="preserve">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528F14E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w:t>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4741E9A5"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t>
      </w:r>
      <w:proofErr w:type="gramStart"/>
      <w:r w:rsidRPr="00794D8C">
        <w:rPr>
          <w:rFonts w:ascii="Times New Roman" w:hAnsi="Times New Roman" w:cs="Times New Roman"/>
          <w:sz w:val="24"/>
          <w:szCs w:val="24"/>
        </w:rPr>
        <w:t>were located in</w:t>
      </w:r>
      <w:proofErr w:type="gramEnd"/>
      <w:r w:rsidRPr="00794D8C">
        <w:rPr>
          <w:rFonts w:ascii="Times New Roman" w:hAnsi="Times New Roman" w:cs="Times New Roman"/>
          <w:sz w:val="24"/>
          <w:szCs w:val="24"/>
        </w:rPr>
        <w:t xml:space="preserve"> </w:t>
      </w:r>
      <w:r w:rsidR="00115625">
        <w:rPr>
          <w:rFonts w:ascii="Times New Roman" w:hAnsi="Times New Roman" w:cs="Times New Roman"/>
          <w:sz w:val="24"/>
          <w:szCs w:val="24"/>
        </w:rPr>
        <w:t xml:space="preserve">four distinct regions </w:t>
      </w:r>
      <w:r w:rsidR="00115625">
        <w:rPr>
          <w:rFonts w:ascii="Times New Roman" w:hAnsi="Times New Roman" w:cs="Times New Roman"/>
          <w:sz w:val="24"/>
          <w:szCs w:val="24"/>
        </w:rPr>
        <w:lastRenderedPageBreak/>
        <w:t xml:space="preserve">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 xml:space="preserve">resulted </w:t>
      </w:r>
      <w:r w:rsidR="008E7F4E">
        <w:rPr>
          <w:rFonts w:ascii="Times New Roman" w:hAnsi="Times New Roman" w:cs="Times New Roman"/>
          <w:sz w:val="24"/>
          <w:szCs w:val="24"/>
        </w:rPr>
        <w:t>in up to</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r w:rsidR="008E7F4E">
        <w:rPr>
          <w:rFonts w:ascii="Times New Roman" w:hAnsi="Times New Roman" w:cs="Times New Roman"/>
          <w:sz w:val="24"/>
          <w:szCs w:val="24"/>
        </w:rPr>
        <w:t xml:space="preserve">at 100% implementation of </w:t>
      </w:r>
      <w:r w:rsidRPr="00794D8C">
        <w:rPr>
          <w:rFonts w:ascii="Times New Roman" w:hAnsi="Times New Roman" w:cs="Times New Roman"/>
          <w:sz w:val="24"/>
          <w:szCs w:val="24"/>
        </w:rPr>
        <w:t xml:space="preserve">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w:t>
      </w:r>
      <w:proofErr w:type="gramStart"/>
      <w:r w:rsidRPr="00794D8C">
        <w:rPr>
          <w:rFonts w:ascii="Times New Roman" w:hAnsi="Times New Roman" w:cs="Times New Roman"/>
          <w:sz w:val="24"/>
          <w:szCs w:val="24"/>
        </w:rPr>
        <w:t>particular watershed</w:t>
      </w:r>
      <w:proofErr w:type="gramEnd"/>
      <w:r w:rsidRPr="00794D8C">
        <w:rPr>
          <w:rFonts w:ascii="Times New Roman" w:hAnsi="Times New Roman" w:cs="Times New Roman"/>
          <w:sz w:val="24"/>
          <w:szCs w:val="24"/>
        </w:rPr>
        <w:t xml:space="preserve">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p w14:paraId="5833F168" w14:textId="77777777" w:rsidR="007230B4" w:rsidRPr="007230B4" w:rsidRDefault="00234F4D" w:rsidP="007230B4">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7230B4" w:rsidRPr="007230B4">
        <w:t>Abdelnour, A., B. McKane, R., Stieglitz, M., Pan, F., Cheng, Y., 2013. Effects of harvest on carbon and nitrogen dynamics in a Pacific Northwest forest catchment. Water Resources Research 49, 1292-1313.</w:t>
      </w:r>
    </w:p>
    <w:p w14:paraId="6EB581C1" w14:textId="77777777" w:rsidR="007230B4" w:rsidRPr="007230B4" w:rsidRDefault="007230B4" w:rsidP="007230B4">
      <w:pPr>
        <w:pStyle w:val="EndNoteBibliography"/>
        <w:spacing w:after="360"/>
      </w:pPr>
      <w:r w:rsidRPr="007230B4">
        <w:t>Abdelnour, A., Stieglitz, M., Pan, F., McKane, R., 2011. Catchment hydrological responses to forest harvest amount and spatial pattern. Water Resources Research 47, W09521.</w:t>
      </w:r>
    </w:p>
    <w:p w14:paraId="5C718D50" w14:textId="77777777" w:rsidR="007230B4" w:rsidRPr="007230B4" w:rsidRDefault="007230B4" w:rsidP="007230B4">
      <w:pPr>
        <w:pStyle w:val="EndNoteBibliography"/>
        <w:spacing w:after="360"/>
      </w:pPr>
      <w:r w:rsidRPr="007230B4">
        <w:lastRenderedPageBreak/>
        <w:t>Aksoy, H., Kavvas, M.L., 2005. A review of hillslope and watershed scale erosion and sediment transport models. Catena 64, 247-271.</w:t>
      </w:r>
    </w:p>
    <w:p w14:paraId="75D0FA35" w14:textId="77777777" w:rsidR="007230B4" w:rsidRPr="007230B4" w:rsidRDefault="007230B4" w:rsidP="007230B4">
      <w:pPr>
        <w:pStyle w:val="EndNoteBibliography"/>
        <w:spacing w:after="360"/>
      </w:pPr>
      <w:r w:rsidRPr="007230B4">
        <w:t>Barnhart, B.L., Golden, H.E., Kasprzyk, J.R., Pauer, J.J., Jones, C.E., Sawicz, K.A., Hoghooghi, N., Simon, M., McKane, R.B., Mayer, P.M., 2018. Embedding co-production and addressing uncertainty in watershed modeling decision-support tools: Successes and challenges. Environmental Modelling &amp; Software 109, 368-379.</w:t>
      </w:r>
    </w:p>
    <w:p w14:paraId="2D8E4B07" w14:textId="77777777" w:rsidR="007230B4" w:rsidRPr="007230B4" w:rsidRDefault="007230B4" w:rsidP="007230B4">
      <w:pPr>
        <w:pStyle w:val="EndNoteBibliography"/>
        <w:spacing w:after="360"/>
      </w:pPr>
      <w:r w:rsidRPr="007230B4">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640A340C" w14:textId="77777777" w:rsidR="007230B4" w:rsidRPr="007230B4" w:rsidRDefault="007230B4" w:rsidP="007230B4">
      <w:pPr>
        <w:pStyle w:val="EndNoteBibliography"/>
        <w:spacing w:after="360"/>
      </w:pPr>
      <w:r w:rsidRPr="007230B4">
        <w:t>Berardi, U., GhaffarianHoseini, A., GhaffarianHoseini, A., 2014. State-of-the-art analysis of the environmental benefits of green roofs. Applied Energy 115, 411-428.</w:t>
      </w:r>
    </w:p>
    <w:p w14:paraId="6585E933" w14:textId="77777777" w:rsidR="007230B4" w:rsidRPr="007230B4" w:rsidRDefault="007230B4" w:rsidP="007230B4">
      <w:pPr>
        <w:pStyle w:val="EndNoteBibliography"/>
        <w:spacing w:after="360"/>
      </w:pPr>
      <w:r w:rsidRPr="007230B4">
        <w:t>Bicknell, B.R., Imhoff, J.C., Kittle Jr, J.L., Donigian Jr, A.S., Johanson, R.C., 1997. Hydrological Simulation Program--FORTRAN, User's manual for version 11. U.S. Environmental Protection Agency, National Exposure Research Laboratory, Athens, GA, USA.</w:t>
      </w:r>
    </w:p>
    <w:p w14:paraId="6A187466" w14:textId="77777777" w:rsidR="007230B4" w:rsidRPr="007230B4" w:rsidRDefault="007230B4" w:rsidP="007230B4">
      <w:pPr>
        <w:pStyle w:val="EndNoteBibliography"/>
        <w:spacing w:after="360"/>
      </w:pPr>
      <w:r w:rsidRPr="007230B4">
        <w:t>Borah, D.K., Bera, M., 2003. Watershed-scale hydrologic and nonpoint-source pollution models: Review of mathematical bases. Transactions of the ASAE 46, 1553.</w:t>
      </w:r>
    </w:p>
    <w:p w14:paraId="75CFF178" w14:textId="77777777" w:rsidR="007230B4" w:rsidRPr="007230B4" w:rsidRDefault="007230B4" w:rsidP="007230B4">
      <w:pPr>
        <w:pStyle w:val="EndNoteBibliography"/>
        <w:spacing w:after="360"/>
      </w:pPr>
      <w:r w:rsidRPr="007230B4">
        <w:t>Carter, T., Jackson, C.R., 2007. Vegetated roofs for stormwater management at multiple spatial scales. Landscape and urban planning 80, 84-94.</w:t>
      </w:r>
    </w:p>
    <w:p w14:paraId="5FCF0F3C" w14:textId="77777777" w:rsidR="007230B4" w:rsidRPr="007230B4" w:rsidRDefault="007230B4" w:rsidP="007230B4">
      <w:pPr>
        <w:pStyle w:val="EndNoteBibliography"/>
        <w:spacing w:after="360"/>
      </w:pPr>
      <w:r w:rsidRPr="007230B4">
        <w:t>Deb, K., Pratap, A., Agarwal, S., Meyarivan, T., 2002. A fast and elitist multiobjective genetic algorithm: NSGA-II. IEEE transactions on evolutionary computation 6, 182-197.</w:t>
      </w:r>
    </w:p>
    <w:p w14:paraId="450005EA" w14:textId="77777777" w:rsidR="007230B4" w:rsidRPr="007230B4" w:rsidRDefault="007230B4" w:rsidP="007230B4">
      <w:pPr>
        <w:pStyle w:val="EndNoteBibliography"/>
        <w:spacing w:after="360"/>
      </w:pPr>
      <w:r w:rsidRPr="007230B4">
        <w:t>ESRI, 2014. ArcGIS Desktop: Release 10.3. Environmental Systems Research Institute, Redlands, CA.</w:t>
      </w:r>
    </w:p>
    <w:p w14:paraId="73BF7270" w14:textId="77777777" w:rsidR="007230B4" w:rsidRPr="007230B4" w:rsidRDefault="007230B4" w:rsidP="007230B4">
      <w:pPr>
        <w:pStyle w:val="EndNoteBibliography"/>
        <w:spacing w:after="360"/>
      </w:pPr>
      <w:r w:rsidRPr="007230B4">
        <w:t>Gassman, P.W., Reyes, M.R., Green, C.H., Arnold, J.G., 2007. The soil and water assessment tool: historical development, applications, and future research directions. Transactions of the ASABE 50, 1211-1250.</w:t>
      </w:r>
    </w:p>
    <w:p w14:paraId="27E5FE18" w14:textId="77777777" w:rsidR="007230B4" w:rsidRPr="007230B4" w:rsidRDefault="007230B4" w:rsidP="007230B4">
      <w:pPr>
        <w:pStyle w:val="EndNoteBibliography"/>
        <w:spacing w:after="360"/>
      </w:pPr>
      <w:r w:rsidRPr="007230B4">
        <w:t>Getter, K.L., Rowe, D.B., Robertson, G.P., Cregg, B.M., Andresen, J.A., 2009. Carbon sequestration potential of extensive green roofs. Environmental science &amp; technology 43, 7564-7570.</w:t>
      </w:r>
    </w:p>
    <w:p w14:paraId="3CB77F01" w14:textId="77777777" w:rsidR="007230B4" w:rsidRPr="007230B4" w:rsidRDefault="007230B4" w:rsidP="007230B4">
      <w:pPr>
        <w:pStyle w:val="EndNoteBibliography"/>
        <w:spacing w:after="360"/>
      </w:pPr>
      <w:r w:rsidRPr="007230B4">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641668" w14:textId="77777777" w:rsidR="007230B4" w:rsidRPr="007230B4" w:rsidRDefault="007230B4" w:rsidP="007230B4">
      <w:pPr>
        <w:pStyle w:val="EndNoteBibliography"/>
        <w:spacing w:after="360"/>
      </w:pPr>
      <w:r w:rsidRPr="007230B4">
        <w:t>Golden, H.E., Hoghooghi, N., 2018. Green infrastructure and its catchment‐scale effects: an emerging science. Wiley Interdisciplinary Reviews: Water 5, e1254.</w:t>
      </w:r>
    </w:p>
    <w:p w14:paraId="28D87609" w14:textId="77777777" w:rsidR="007230B4" w:rsidRPr="007230B4" w:rsidRDefault="007230B4" w:rsidP="007230B4">
      <w:pPr>
        <w:pStyle w:val="EndNoteBibliography"/>
        <w:spacing w:after="360"/>
      </w:pPr>
      <w:r w:rsidRPr="007230B4">
        <w:lastRenderedPageBreak/>
        <w:t>Golden, H.E., Lane, C.R., Amatya, D.M., Bandilla, K.W., Kiperwas, H.R., Knightes, C.D., Ssegane, H., 2014. Hydrologic connectivity between geographically isolated wetlands and surface water systems: A review of select modeling methods. Environmental Modelling &amp; Software 53, 190-206.</w:t>
      </w:r>
    </w:p>
    <w:p w14:paraId="3947405D" w14:textId="77777777" w:rsidR="007230B4" w:rsidRPr="007230B4" w:rsidRDefault="007230B4" w:rsidP="007230B4">
      <w:pPr>
        <w:pStyle w:val="EndNoteBibliography"/>
        <w:spacing w:after="360"/>
      </w:pPr>
      <w:r w:rsidRPr="007230B4">
        <w:t>Hamon, W.R., 1960. Estimating potential evapotranspiration. Massachusetts Institute of Technology.</w:t>
      </w:r>
    </w:p>
    <w:p w14:paraId="502F44F6" w14:textId="77777777" w:rsidR="007230B4" w:rsidRPr="007230B4" w:rsidRDefault="007230B4" w:rsidP="007230B4">
      <w:pPr>
        <w:pStyle w:val="EndNoteBibliography"/>
        <w:spacing w:after="360"/>
      </w:pPr>
      <w:r w:rsidRPr="007230B4">
        <w:t>Hoghooghi, N., Golden, H., Bledsoe, B., Barnhart, B., Brookes, A., Djang, K., Halama, J., McKane, R., Nietch, C., Pettus, P., 2018. Cumulative Effects of Low Impact Development on Watershed Hydrology in a Mixed Land-Cover System. Water 10, 991.</w:t>
      </w:r>
    </w:p>
    <w:p w14:paraId="734B45AC" w14:textId="77777777" w:rsidR="007230B4" w:rsidRPr="007230B4" w:rsidRDefault="007230B4" w:rsidP="007230B4">
      <w:pPr>
        <w:pStyle w:val="EndNoteBibliography"/>
        <w:spacing w:after="360"/>
      </w:pPr>
      <w:r w:rsidRPr="007230B4">
        <w:t>Hufkens, K., Basler, D., Milliman, T., Melaas, E.K., Richardson, A.D., 2018. An integrated phenology modelling framework in R. Methods in Ecology and Evolution 9, 1276-1285.</w:t>
      </w:r>
    </w:p>
    <w:p w14:paraId="373AC244" w14:textId="77777777" w:rsidR="007230B4" w:rsidRPr="007230B4" w:rsidRDefault="007230B4" w:rsidP="007230B4">
      <w:pPr>
        <w:pStyle w:val="EndNoteBibliography"/>
        <w:spacing w:after="360"/>
      </w:pPr>
      <w:r w:rsidRPr="007230B4">
        <w:t>Knightes, C.D., Golden, H.E., Journey, C.A., Davis, G.M., Conrads, P.A., Marvin-DiPasquale, M., Brigham, M.E., Bradley, P.M., 2014. Mercury and methylmercury stream concentrations in a Coastal Plain watershed: A multi-scale simulation analysis. Environmental pollution 187, 182-192.</w:t>
      </w:r>
    </w:p>
    <w:p w14:paraId="7660BCFB" w14:textId="77777777" w:rsidR="007230B4" w:rsidRPr="007230B4" w:rsidRDefault="007230B4" w:rsidP="007230B4">
      <w:pPr>
        <w:pStyle w:val="EndNoteBibliography"/>
        <w:spacing w:after="360"/>
      </w:pPr>
      <w:r w:rsidRPr="007230B4">
        <w:t>Lee, J.G., Nietch, C.T., Panguluri, S., 2018. Drainage area characterization for evaluating green infrastructure using the Storm Water Management Model. Hydrology and earth system sciences 22, 2615.</w:t>
      </w:r>
    </w:p>
    <w:p w14:paraId="5B3C3D36" w14:textId="0DACD8CD" w:rsidR="007230B4" w:rsidRPr="007230B4" w:rsidRDefault="007230B4" w:rsidP="007230B4">
      <w:pPr>
        <w:pStyle w:val="EndNoteBibliography"/>
        <w:spacing w:after="360"/>
      </w:pPr>
      <w:r w:rsidRPr="007230B4">
        <w:t xml:space="preserve">Magnusson Klemencic Associates, Seattle Public Utilities, 2008. Memo Draft - Green Roof Media Recommended Specifications. </w:t>
      </w:r>
      <w:hyperlink r:id="rId10" w:history="1">
        <w:r w:rsidRPr="007230B4">
          <w:rPr>
            <w:rStyle w:val="Hyperlink"/>
          </w:rPr>
          <w:t>http://www.seattle.gov/dpd/cs/groups/pan/@pan/documents/web_informational/p2371388.pdf</w:t>
        </w:r>
      </w:hyperlink>
      <w:r w:rsidRPr="007230B4">
        <w:t>.</w:t>
      </w:r>
    </w:p>
    <w:p w14:paraId="211A248C" w14:textId="77777777" w:rsidR="007230B4" w:rsidRPr="007230B4" w:rsidRDefault="007230B4" w:rsidP="007230B4">
      <w:pPr>
        <w:pStyle w:val="EndNoteBibliography"/>
        <w:spacing w:after="360"/>
      </w:pPr>
      <w:r w:rsidRPr="007230B4">
        <w:t>Martin-Mikle, C.J., de Beurs, K.M., Julian, J.P., Mayer, P.M., 2015. Identifying priority sites for low impact development (LID) in a mixed-use watershed. Landscape and urban planning 140, 29-41.</w:t>
      </w:r>
    </w:p>
    <w:p w14:paraId="1E049ABE" w14:textId="4A59166B" w:rsidR="007230B4" w:rsidRPr="007230B4" w:rsidRDefault="007230B4" w:rsidP="007230B4">
      <w:pPr>
        <w:pStyle w:val="EndNoteBibliography"/>
        <w:spacing w:after="360"/>
      </w:pPr>
      <w:r w:rsidRPr="007230B4">
        <w:t xml:space="preserve">McIntosh, A., 2010. Green roofs in Seattle: A survey of vegetated roofs and rooftop gardens.  </w:t>
      </w:r>
      <w:hyperlink r:id="rId11" w:history="1">
        <w:r w:rsidRPr="007230B4">
          <w:rPr>
            <w:rStyle w:val="Hyperlink"/>
          </w:rPr>
          <w:t>https://www.seattle.gov/Documents/Departments/OSE/Green-Roofs-In-Seattle.pdf</w:t>
        </w:r>
      </w:hyperlink>
      <w:r w:rsidRPr="007230B4">
        <w:t>, 1-8.</w:t>
      </w:r>
    </w:p>
    <w:p w14:paraId="1594C89D" w14:textId="77777777" w:rsidR="007230B4" w:rsidRPr="007230B4" w:rsidRDefault="007230B4" w:rsidP="007230B4">
      <w:pPr>
        <w:pStyle w:val="EndNoteBibliography"/>
        <w:spacing w:after="360"/>
      </w:pPr>
      <w:r w:rsidRPr="007230B4">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C3271A7" w14:textId="77777777" w:rsidR="007230B4" w:rsidRPr="007230B4" w:rsidRDefault="007230B4" w:rsidP="007230B4">
      <w:pPr>
        <w:pStyle w:val="EndNoteBibliography"/>
        <w:spacing w:after="360"/>
      </w:pPr>
      <w:r w:rsidRPr="007230B4">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229CE3DC" w14:textId="77777777" w:rsidR="007230B4" w:rsidRPr="007230B4" w:rsidRDefault="007230B4" w:rsidP="007230B4">
      <w:pPr>
        <w:pStyle w:val="EndNoteBibliography"/>
        <w:spacing w:after="360"/>
      </w:pPr>
      <w:r w:rsidRPr="007230B4">
        <w:t xml:space="preserve">McKane, R., Brookes, A., Djang, K., Stieglitz, M., Abdelnour, A., Pan, F., Halama, J., Pettus, P., Phillips, D., Barnhart, B., Phan, V., In Preparation. VELMA Version 2.1: User Manual and Technical Documentation. </w:t>
      </w:r>
      <w:r w:rsidRPr="007230B4">
        <w:lastRenderedPageBreak/>
        <w:t>Environmental Protection Agency Office of Research and Development National Health and Environmental Effects Research Laboratory, Corvallis, Oregon, USA.</w:t>
      </w:r>
    </w:p>
    <w:p w14:paraId="24414FAB" w14:textId="3325B69F" w:rsidR="007230B4" w:rsidRPr="007230B4" w:rsidRDefault="007230B4" w:rsidP="007230B4">
      <w:pPr>
        <w:pStyle w:val="EndNoteBibliography"/>
        <w:spacing w:after="360"/>
      </w:pPr>
      <w:r w:rsidRPr="007230B4">
        <w:t xml:space="preserve">NOAA, 2016. Global Historical Climatology Network. </w:t>
      </w:r>
      <w:hyperlink r:id="rId12" w:history="1">
        <w:r w:rsidRPr="007230B4">
          <w:rPr>
            <w:rStyle w:val="Hyperlink"/>
          </w:rPr>
          <w:t>https://www.ncdc.noaa.gov/data-access</w:t>
        </w:r>
      </w:hyperlink>
      <w:r w:rsidRPr="007230B4">
        <w:t>.</w:t>
      </w:r>
    </w:p>
    <w:p w14:paraId="6AD03BAB" w14:textId="77777777" w:rsidR="007230B4" w:rsidRPr="007230B4" w:rsidRDefault="007230B4" w:rsidP="007230B4">
      <w:pPr>
        <w:pStyle w:val="EndNoteBibliography"/>
        <w:spacing w:after="360"/>
      </w:pPr>
      <w:r w:rsidRPr="007230B4">
        <w:t>Pan, F., Stieglitz, M., McKane, R.B., 2012. An algorithm for treating flat areas and depressions in digital elevation models using linear interpolation. Water Resources Research 48, W00L10, doi:10.1029/2011WR010735.</w:t>
      </w:r>
    </w:p>
    <w:p w14:paraId="3C263FE3" w14:textId="77777777" w:rsidR="007230B4" w:rsidRPr="007230B4" w:rsidRDefault="007230B4" w:rsidP="007230B4">
      <w:pPr>
        <w:pStyle w:val="EndNoteBibliography"/>
        <w:spacing w:after="360"/>
      </w:pPr>
      <w:r w:rsidRPr="007230B4">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68E55043" w14:textId="24FF15A1" w:rsidR="007230B4" w:rsidRPr="007230B4" w:rsidRDefault="007230B4" w:rsidP="007230B4">
      <w:pPr>
        <w:pStyle w:val="EndNoteBibliography"/>
        <w:spacing w:after="360"/>
      </w:pPr>
      <w:r w:rsidRPr="007230B4">
        <w:t xml:space="preserve">Python Software Foundation, 2016. Python Language Reference.  </w:t>
      </w:r>
      <w:hyperlink r:id="rId13" w:history="1">
        <w:r w:rsidRPr="007230B4">
          <w:rPr>
            <w:rStyle w:val="Hyperlink"/>
          </w:rPr>
          <w:t>https://www.python.org/</w:t>
        </w:r>
      </w:hyperlink>
      <w:r w:rsidRPr="007230B4">
        <w:t>.</w:t>
      </w:r>
    </w:p>
    <w:p w14:paraId="79156971" w14:textId="7DA371F7" w:rsidR="007230B4" w:rsidRPr="007230B4" w:rsidRDefault="007230B4" w:rsidP="007230B4">
      <w:pPr>
        <w:pStyle w:val="EndNoteBibliography"/>
        <w:spacing w:after="360"/>
      </w:pPr>
      <w:r w:rsidRPr="007230B4">
        <w:t xml:space="preserve">R Core Team, 2013. R: A language and environment for statistical computing. </w:t>
      </w:r>
      <w:hyperlink r:id="rId14" w:history="1">
        <w:r w:rsidRPr="007230B4">
          <w:rPr>
            <w:rStyle w:val="Hyperlink"/>
          </w:rPr>
          <w:t>https://www.r-project.org/</w:t>
        </w:r>
      </w:hyperlink>
      <w:r w:rsidRPr="007230B4">
        <w:t>.</w:t>
      </w:r>
    </w:p>
    <w:p w14:paraId="1A5DDA79" w14:textId="1E765748" w:rsidR="007230B4" w:rsidRPr="007230B4" w:rsidRDefault="007230B4" w:rsidP="007230B4">
      <w:pPr>
        <w:pStyle w:val="EndNoteBibliography"/>
        <w:spacing w:after="360"/>
      </w:pPr>
      <w:r w:rsidRPr="007230B4">
        <w:t xml:space="preserve">Rooflite, 2020. Certified Green Roof Media, </w:t>
      </w:r>
      <w:hyperlink r:id="rId15" w:history="1">
        <w:r w:rsidRPr="007230B4">
          <w:rPr>
            <w:rStyle w:val="Hyperlink"/>
          </w:rPr>
          <w:t>https://www.rooflitesoil.com</w:t>
        </w:r>
      </w:hyperlink>
      <w:r w:rsidRPr="007230B4">
        <w:t>.</w:t>
      </w:r>
    </w:p>
    <w:p w14:paraId="473715F5" w14:textId="77777777" w:rsidR="007230B4" w:rsidRPr="007230B4" w:rsidRDefault="007230B4" w:rsidP="007230B4">
      <w:pPr>
        <w:pStyle w:val="EndNoteBibliography"/>
        <w:spacing w:after="360"/>
      </w:pPr>
      <w:r w:rsidRPr="007230B4">
        <w:t>Rossman, L.A., 2010. Storm Water Management Model User's Manual Version 5.0. U.S. Environmental Protection Agency, Washington, DC, EPA/EPA/600/R-05/040.</w:t>
      </w:r>
    </w:p>
    <w:p w14:paraId="198263CC" w14:textId="77777777" w:rsidR="007230B4" w:rsidRPr="007230B4" w:rsidRDefault="007230B4" w:rsidP="007230B4">
      <w:pPr>
        <w:pStyle w:val="EndNoteBibliography"/>
        <w:spacing w:after="360"/>
      </w:pPr>
      <w:r w:rsidRPr="007230B4">
        <w:t>Sarkar, S., Butcher, J.B., Johnson, T.E., Clark, C.M., 2018. Simulated Sensitivity of Urban Green Infrastructure Practices to Climate Change. Earth Interactions 22 (2018), 13:11-37.</w:t>
      </w:r>
    </w:p>
    <w:p w14:paraId="46A1CC5D" w14:textId="02CC9AC9" w:rsidR="007230B4" w:rsidRPr="007230B4" w:rsidRDefault="007230B4" w:rsidP="007230B4">
      <w:pPr>
        <w:pStyle w:val="EndNoteBibliography"/>
        <w:spacing w:after="360"/>
      </w:pPr>
      <w:r w:rsidRPr="007230B4">
        <w:t xml:space="preserve">Seattle Public Utilities, 2016. </w:t>
      </w:r>
      <w:hyperlink r:id="rId16" w:history="1">
        <w:r w:rsidRPr="007230B4">
          <w:rPr>
            <w:rStyle w:val="Hyperlink"/>
          </w:rPr>
          <w:t>https://www.seattle.gov/utilities</w:t>
        </w:r>
      </w:hyperlink>
      <w:r w:rsidRPr="007230B4">
        <w:t>.</w:t>
      </w:r>
    </w:p>
    <w:p w14:paraId="0C74849E" w14:textId="77777777" w:rsidR="007230B4" w:rsidRPr="007230B4" w:rsidRDefault="007230B4" w:rsidP="007230B4">
      <w:pPr>
        <w:pStyle w:val="EndNoteBibliography"/>
        <w:spacing w:after="360"/>
      </w:pPr>
      <w:r w:rsidRPr="007230B4">
        <w:t>Speak, A., Rothwell, J., Lindley, S., Smith, C., 2013. Rainwater runoff retention on an aged intensive green roof. Science of the Total Environment 461, 28-38.</w:t>
      </w:r>
    </w:p>
    <w:p w14:paraId="41697866" w14:textId="77777777" w:rsidR="007230B4" w:rsidRPr="007230B4" w:rsidRDefault="007230B4" w:rsidP="007230B4">
      <w:pPr>
        <w:pStyle w:val="EndNoteBibliography"/>
        <w:spacing w:after="360"/>
      </w:pPr>
      <w:r w:rsidRPr="007230B4">
        <w:t>Tague, C., Band, L., 2004. RHESSys: Regional Hydro-Ecologic Simulation System—An object-oriented approach to spatially distributed modeling of carbon, water, and nutrient cycling. Earth interactions 8, 1-42.</w:t>
      </w:r>
    </w:p>
    <w:p w14:paraId="7AFC045A" w14:textId="77777777" w:rsidR="007230B4" w:rsidRPr="007230B4" w:rsidRDefault="007230B4" w:rsidP="007230B4">
      <w:pPr>
        <w:pStyle w:val="EndNoteBibliography"/>
        <w:spacing w:after="360"/>
      </w:pPr>
      <w:r w:rsidRPr="007230B4">
        <w:t>Thornton, M., Thornton, P., Wei, Y., Vose, R., Boyer, A., 2017. Daymet: Station-Level Inputs and Model Predicted Values for North America, Version 3. ORNL DAAC, Oak Ridge, Tennessee, USA.</w:t>
      </w:r>
    </w:p>
    <w:p w14:paraId="0F62FDA3" w14:textId="77777777" w:rsidR="007230B4" w:rsidRPr="007230B4" w:rsidRDefault="007230B4" w:rsidP="007230B4">
      <w:pPr>
        <w:pStyle w:val="EndNoteBibliography"/>
        <w:spacing w:after="360"/>
      </w:pPr>
      <w:r w:rsidRPr="007230B4">
        <w:t>Tzoulas, K., Korpela, K., Venn, S., Yli-Pelkonen, V., Kaźmierczak, A., Niemela, J., James, P., 2007. Promoting ecosystem and human health in urban areas using Green Infrastructure: A literature review. Landscape and urban planning 81, 167-178.</w:t>
      </w:r>
    </w:p>
    <w:p w14:paraId="3E7B3C2C" w14:textId="5B35F481" w:rsidR="007230B4" w:rsidRPr="007230B4" w:rsidRDefault="007230B4" w:rsidP="007230B4">
      <w:pPr>
        <w:pStyle w:val="EndNoteBibliography"/>
        <w:spacing w:after="360"/>
      </w:pPr>
      <w:r w:rsidRPr="007230B4">
        <w:lastRenderedPageBreak/>
        <w:t xml:space="preserve">US EPA, 2016. City green: Innovative green infrastructure solutions for downtowns and infill locations. EPA230R16001 </w:t>
      </w:r>
      <w:hyperlink r:id="rId17" w:history="1">
        <w:r w:rsidRPr="007230B4">
          <w:rPr>
            <w:rStyle w:val="Hyperlink"/>
          </w:rPr>
          <w:t>https://www.epa.gov/sites/production/files/2016-06/documents/city_green_0.pdf</w:t>
        </w:r>
      </w:hyperlink>
      <w:r w:rsidRPr="007230B4">
        <w:t>.</w:t>
      </w:r>
    </w:p>
    <w:p w14:paraId="205E8CDB" w14:textId="77777777" w:rsidR="007230B4" w:rsidRPr="007230B4" w:rsidRDefault="007230B4" w:rsidP="007230B4">
      <w:pPr>
        <w:pStyle w:val="EndNoteBibliography"/>
      </w:pPr>
      <w:r w:rsidRPr="007230B4">
        <w:t>Woznicki, S.A., Hondula, K.L., Jarnagin, S.T., 2018. Effectiveness of landscape‐based green infrastructure for stormwater management in suburban catchments. Hydrological processes 32, 2346-2361.</w:t>
      </w:r>
    </w:p>
    <w:p w14:paraId="1D424293" w14:textId="3A0889A5"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F67E0"/>
    <w:rsid w:val="000031CF"/>
    <w:rsid w:val="00012A9E"/>
    <w:rsid w:val="00014F85"/>
    <w:rsid w:val="00034C0B"/>
    <w:rsid w:val="00053EBB"/>
    <w:rsid w:val="00064323"/>
    <w:rsid w:val="00066457"/>
    <w:rsid w:val="000721B4"/>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C08EF"/>
    <w:rsid w:val="001C0FEF"/>
    <w:rsid w:val="001C362B"/>
    <w:rsid w:val="001C516D"/>
    <w:rsid w:val="001D3621"/>
    <w:rsid w:val="001E75FD"/>
    <w:rsid w:val="001F28BB"/>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07122"/>
    <w:rsid w:val="00315DBC"/>
    <w:rsid w:val="00320697"/>
    <w:rsid w:val="00340A2F"/>
    <w:rsid w:val="00347F16"/>
    <w:rsid w:val="003525F3"/>
    <w:rsid w:val="003653B4"/>
    <w:rsid w:val="003721CE"/>
    <w:rsid w:val="00372A89"/>
    <w:rsid w:val="003736EA"/>
    <w:rsid w:val="0039159A"/>
    <w:rsid w:val="003918E8"/>
    <w:rsid w:val="003A14D5"/>
    <w:rsid w:val="003A15D2"/>
    <w:rsid w:val="003A769C"/>
    <w:rsid w:val="003A7C36"/>
    <w:rsid w:val="003B120C"/>
    <w:rsid w:val="003C23C4"/>
    <w:rsid w:val="003C37B1"/>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41CDC"/>
    <w:rsid w:val="004502E4"/>
    <w:rsid w:val="004505F0"/>
    <w:rsid w:val="00457073"/>
    <w:rsid w:val="00467176"/>
    <w:rsid w:val="004724F2"/>
    <w:rsid w:val="00472FC9"/>
    <w:rsid w:val="004773CB"/>
    <w:rsid w:val="004801CF"/>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A08EC"/>
    <w:rsid w:val="005C09E9"/>
    <w:rsid w:val="005C5D3A"/>
    <w:rsid w:val="005D1311"/>
    <w:rsid w:val="005D2275"/>
    <w:rsid w:val="005D6448"/>
    <w:rsid w:val="005D7BC6"/>
    <w:rsid w:val="005E6830"/>
    <w:rsid w:val="005E797D"/>
    <w:rsid w:val="005F51BE"/>
    <w:rsid w:val="005F7391"/>
    <w:rsid w:val="0060333D"/>
    <w:rsid w:val="00605E60"/>
    <w:rsid w:val="006077C1"/>
    <w:rsid w:val="00624E56"/>
    <w:rsid w:val="0062680F"/>
    <w:rsid w:val="00626B2C"/>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6F211C"/>
    <w:rsid w:val="007044B4"/>
    <w:rsid w:val="00705A68"/>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8E7F4E"/>
    <w:rsid w:val="009006EA"/>
    <w:rsid w:val="00902118"/>
    <w:rsid w:val="00902ECA"/>
    <w:rsid w:val="0091553F"/>
    <w:rsid w:val="00924427"/>
    <w:rsid w:val="00932C6B"/>
    <w:rsid w:val="0093355E"/>
    <w:rsid w:val="0095335C"/>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A20E9"/>
    <w:rsid w:val="00DB3627"/>
    <w:rsid w:val="00DC00D1"/>
    <w:rsid w:val="00DC479D"/>
    <w:rsid w:val="00DC63FC"/>
    <w:rsid w:val="00DD5C6D"/>
    <w:rsid w:val="00DF6FE0"/>
    <w:rsid w:val="00E04413"/>
    <w:rsid w:val="00E04822"/>
    <w:rsid w:val="00E14265"/>
    <w:rsid w:val="00E21996"/>
    <w:rsid w:val="00E22F01"/>
    <w:rsid w:val="00E24AE6"/>
    <w:rsid w:val="00E25056"/>
    <w:rsid w:val="00E27C2E"/>
    <w:rsid w:val="00E32758"/>
    <w:rsid w:val="00E565B5"/>
    <w:rsid w:val="00E63BD6"/>
    <w:rsid w:val="00E71FF4"/>
    <w:rsid w:val="00E77219"/>
    <w:rsid w:val="00E821FA"/>
    <w:rsid w:val="00E936D7"/>
    <w:rsid w:val="00E937E2"/>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python.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ncdc.noaa.gov/data-access" TargetMode="External"/><Relationship Id="rId17" Type="http://schemas.openxmlformats.org/officeDocument/2006/relationships/hyperlink" Target="https://www.epa.gov/sites/production/files/2016-06/documents/city_green_0.pdf" TargetMode="External"/><Relationship Id="rId2" Type="http://schemas.openxmlformats.org/officeDocument/2006/relationships/customXml" Target="../customXml/item2.xml"/><Relationship Id="rId16" Type="http://schemas.openxmlformats.org/officeDocument/2006/relationships/hyperlink" Target="https://www.seattle.gov/utilit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www.seattle.gov/Documents/Departments/OSE/Green-Roofs-In-Seattle.pdf" TargetMode="External"/><Relationship Id="rId5" Type="http://schemas.openxmlformats.org/officeDocument/2006/relationships/customXml" Target="../customXml/item5.xml"/><Relationship Id="rId15" Type="http://schemas.openxmlformats.org/officeDocument/2006/relationships/hyperlink" Target="https://www.rooflitesoil.com" TargetMode="External"/><Relationship Id="rId10" Type="http://schemas.openxmlformats.org/officeDocument/2006/relationships/hyperlink" Target="http://www.seattle.gov/dpd/cs/groups/pan/@pan/documents/web_informational/p2371388.pdf"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2.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4.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5.xml><?xml version="1.0" encoding="utf-8"?>
<ds:datastoreItem xmlns:ds="http://schemas.openxmlformats.org/officeDocument/2006/customXml" ds:itemID="{9AA2625B-2A5E-4CEF-A437-A454F35A0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1</Pages>
  <Words>11744</Words>
  <Characters>66943</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5</cp:revision>
  <dcterms:created xsi:type="dcterms:W3CDTF">2020-03-02T20:02:00Z</dcterms:created>
  <dcterms:modified xsi:type="dcterms:W3CDTF">2020-03-0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